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49FA7C" w14:textId="4F235EF0" w:rsidR="00362D33" w:rsidRDefault="00362D33" w:rsidP="00362D3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Tabela_8"/>
      <w:r>
        <w:rPr>
          <w:rFonts w:ascii="Times New Roman" w:hAnsi="Times New Roman" w:cs="Times New Roman"/>
          <w:sz w:val="24"/>
          <w:szCs w:val="24"/>
        </w:rPr>
        <w:t>DETALHAMENTO METODOLÓGICO</w:t>
      </w:r>
    </w:p>
    <w:p w14:paraId="4AF6F97B" w14:textId="7F81954B" w:rsidR="002A42AD" w:rsidRDefault="002A42AD" w:rsidP="002A42AD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 primeira </w:t>
      </w:r>
      <w:r>
        <w:rPr>
          <w:rFonts w:ascii="Times New Roman" w:hAnsi="Times New Roman" w:cs="Times New Roman"/>
          <w:sz w:val="24"/>
          <w:szCs w:val="24"/>
        </w:rPr>
        <w:t xml:space="preserve">etapa </w:t>
      </w:r>
      <w:r>
        <w:rPr>
          <w:rFonts w:ascii="Times New Roman" w:hAnsi="Times New Roman" w:cs="Times New Roman"/>
          <w:sz w:val="24"/>
          <w:szCs w:val="24"/>
        </w:rPr>
        <w:t xml:space="preserve">utilizou-se a CFA e AMI para validar o modelo teórico de mensuração dos fatores determinantes, impactando no desempenho em inovação e a segunda etapa utilizou-se a </w:t>
      </w:r>
      <w:r w:rsidRPr="00024425">
        <w:rPr>
          <w:rFonts w:ascii="Times New Roman" w:hAnsi="Times New Roman" w:cs="Times New Roman"/>
          <w:sz w:val="24"/>
          <w:szCs w:val="24"/>
        </w:rPr>
        <w:t>SEM e AMI para identificar os fatores que refletem o desempenho em inovação na pesquisa</w:t>
      </w:r>
      <w:r>
        <w:rPr>
          <w:rFonts w:ascii="Times New Roman" w:hAnsi="Times New Roman" w:cs="Times New Roman"/>
          <w:sz w:val="24"/>
          <w:szCs w:val="24"/>
        </w:rPr>
        <w:t xml:space="preserve"> e a analisar a diferente entre os hospitais pesquisados.</w:t>
      </w:r>
    </w:p>
    <w:p w14:paraId="1AFE09C3" w14:textId="5D811EA9" w:rsidR="00362D33" w:rsidRDefault="00362D33" w:rsidP="00362D33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A4C17D" w14:textId="77777777" w:rsidR="00362D33" w:rsidRPr="00565C04" w:rsidRDefault="00362D33" w:rsidP="00362D33">
      <w:pPr>
        <w:pStyle w:val="Ttulo2"/>
        <w:spacing w:before="0" w:line="240" w:lineRule="auto"/>
        <w:jc w:val="both"/>
        <w:rPr>
          <w:rFonts w:ascii="Times New Roman" w:hAnsi="Times New Roman"/>
          <w:b w:val="0"/>
          <w:bCs w:val="0"/>
          <w:color w:val="000000" w:themeColor="text1"/>
          <w:sz w:val="24"/>
          <w:szCs w:val="24"/>
        </w:rPr>
      </w:pPr>
      <w:r w:rsidRPr="00565C04">
        <w:rPr>
          <w:rFonts w:ascii="Times New Roman" w:hAnsi="Times New Roman"/>
          <w:b w:val="0"/>
          <w:bCs w:val="0"/>
          <w:color w:val="000000" w:themeColor="text1"/>
          <w:sz w:val="24"/>
          <w:szCs w:val="24"/>
        </w:rPr>
        <w:t>3.1 ETAPA 1: ANÁLISE CFA E AMI</w:t>
      </w:r>
    </w:p>
    <w:p w14:paraId="239FA151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A primeira etapa busca validar o modelo teórico de mensuração dos fatores determinantes impactando no desempenho em inovação a partir das concepções da capacidade de inovação em organizações prestadoras de serviços de saúde por meio da CFA e AMI visando, respectivamente, validar o modelo teórico de mensuração ajustado na amostra sob estudo. O desdobramento dessa etapa visa cumprir os seguintes estágios para sua consecução: definição dos constructos, especificação do modelo proposto, amostra e coleta de dados; verificar a qualidade de ajustamento do modelo teórico; avaliar a confiabilidade e validade dos constructos; e validar o instrumento psicométrico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024425">
        <w:rPr>
          <w:rFonts w:ascii="Times New Roman" w:hAnsi="Times New Roman" w:cs="Times New Roman"/>
          <w:noProof/>
          <w:sz w:val="24"/>
          <w:szCs w:val="24"/>
        </w:rPr>
        <w:t>,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).</w:t>
      </w:r>
    </w:p>
    <w:p w14:paraId="3DFC7026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Estágio inicial envolve a revisão teórica para a definição e adaptação dos constructos formados pelas variáveis latentes e itens manifestos. A partir disso, adota-se a escala psicométrica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Likert</w:t>
      </w:r>
      <w:proofErr w:type="spellEnd"/>
      <w:r w:rsidRPr="00024425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Pr="00024425">
        <w:rPr>
          <w:rFonts w:ascii="Times New Roman" w:hAnsi="Times New Roman" w:cs="Times New Roman"/>
          <w:sz w:val="24"/>
          <w:szCs w:val="24"/>
        </w:rPr>
        <w:t xml:space="preserve"> de reação do tipo discordo-concordo. Em seguida, formata-se um instrumento de coleta de dados do tipo questionário para submetê-lo à validade de conteúdo por julgamento qualitativo de especialistas da área de saúde e, na sequência, realizar um pré-teste para purificar as medidas antes de sua aplicação do Instrumento propriamente dito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HAIR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 xml:space="preserve"> et al.,</w:t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).</w:t>
      </w:r>
    </w:p>
    <w:p w14:paraId="186745D6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Para o segundo </w:t>
      </w:r>
      <w:r>
        <w:rPr>
          <w:rFonts w:ascii="Times New Roman" w:hAnsi="Times New Roman" w:cs="Times New Roman"/>
          <w:sz w:val="24"/>
          <w:szCs w:val="24"/>
        </w:rPr>
        <w:t>estágio</w:t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é a apresentação de um</w:t>
      </w:r>
      <w:r w:rsidRPr="00024425">
        <w:rPr>
          <w:rFonts w:ascii="Times New Roman" w:hAnsi="Times New Roman" w:cs="Times New Roman"/>
          <w:sz w:val="24"/>
          <w:szCs w:val="24"/>
        </w:rPr>
        <w:t xml:space="preserve"> diagrama visual do modelo para demonstrar os itens, variáveis latentes e a relação entre essas construções para verificar o atendimento aos pressupostos da CFA</w:t>
      </w:r>
      <w:r>
        <w:rPr>
          <w:rFonts w:ascii="Times New Roman" w:hAnsi="Times New Roman" w:cs="Times New Roman"/>
          <w:sz w:val="24"/>
          <w:szCs w:val="24"/>
        </w:rPr>
        <w:t>. Com isso, visa</w:t>
      </w:r>
      <w:r w:rsidRPr="00024425">
        <w:rPr>
          <w:rFonts w:ascii="Times New Roman" w:hAnsi="Times New Roman" w:cs="Times New Roman"/>
          <w:sz w:val="24"/>
          <w:szCs w:val="24"/>
        </w:rPr>
        <w:t xml:space="preserve"> alcançar a melhor qualidade de ajustamento possível na avaliação do modelo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,</w:t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).</w:t>
      </w:r>
    </w:p>
    <w:p w14:paraId="4CEEE906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O terceiro estágio refere-se à produção de resultados empíricos para testar o modelo teórico de mensuração. A princípio calculam-se os parâmetros da dimensão da amostra necessária para realizar a CFA e SEM, considerando a recomendação de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 (2010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e as informações do modelo teórico ajustado nessa pesquisa para adoção da equação (1): 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  <w:u w:val="single"/>
        </w:rPr>
        <w:t>&gt;</w:t>
      </w:r>
      <w:r w:rsidRPr="00024425">
        <w:rPr>
          <w:rFonts w:ascii="Times New Roman" w:hAnsi="Times New Roman" w:cs="Times New Roman"/>
          <w:sz w:val="24"/>
          <w:szCs w:val="24"/>
        </w:rPr>
        <w:t xml:space="preserve"> 50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024425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24425">
        <w:rPr>
          <w:rFonts w:ascii="Times New Roman" w:hAnsi="Times New Roman" w:cs="Times New Roman"/>
          <w:sz w:val="24"/>
          <w:szCs w:val="24"/>
        </w:rPr>
        <w:t xml:space="preserve"> – 450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024425">
        <w:rPr>
          <w:rFonts w:ascii="Times New Roman" w:hAnsi="Times New Roman" w:cs="Times New Roman"/>
          <w:sz w:val="24"/>
          <w:szCs w:val="24"/>
        </w:rPr>
        <w:t xml:space="preserve"> + 1100, onde 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Pr="00024425">
        <w:rPr>
          <w:rFonts w:ascii="Times New Roman" w:hAnsi="Times New Roman" w:cs="Times New Roman"/>
          <w:sz w:val="24"/>
          <w:szCs w:val="24"/>
        </w:rPr>
        <w:t xml:space="preserve"> = 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024425">
        <w:rPr>
          <w:rFonts w:ascii="Times New Roman" w:hAnsi="Times New Roman" w:cs="Times New Roman"/>
          <w:sz w:val="24"/>
          <w:szCs w:val="24"/>
        </w:rPr>
        <w:t>/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024425">
        <w:rPr>
          <w:rFonts w:ascii="Times New Roman" w:hAnsi="Times New Roman" w:cs="Times New Roman"/>
          <w:sz w:val="24"/>
          <w:szCs w:val="24"/>
        </w:rPr>
        <w:t xml:space="preserve">; na sequência realiza lançamento e tabulação dos dados para descrição do perfil da amostra e medidas estatísticas descritivas. </w:t>
      </w:r>
    </w:p>
    <w:p w14:paraId="046E738F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As principais medidas estatísticas descritivas para sumarizar dados obtidos por meio de escalas psicométricas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Likert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são as de posição e ordenamento. Nesses tipos de escalas as medidas de posição central para análise descritiva dos dados gerados são a média, mediana, desvio padrão e a moda, enquanto nas medidas de ordenamento são a Curtose e a Assimetria, com essa medidas, pode-se medir a distribuição assimétrica positiva ou negativa, quanto à escala (Discordo) 1 – 5 (Concordo) nessa pesquisa, ou seja, quanto maior o grau de assimetria negativa (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Sk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&lt; 0), maior é a frequência em torno da escala de concordância com as práticas de gestão (itens medidos), que indicam fatores que predispõem a organização inovar. No entanto, se apresentar um grau de assimetria positivo (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Sk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&gt; 0), significa que o item medido não corresponde a uma prática de gestão percebida ou adotada no hospital pesquisado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852245485X","author":[{"dropping-particle":"","family":"Bruni","given":"Adriano Leal","non-dropping-particle":"","parse-names":false,"suffix":""}],"id":"ITEM-1","issued":{"date-parts":[["2009"]]},"publisher":"Atlas","title":"SPSS aplicado à pesquisa acadêmica","type":"book"},"uris":["http://www.mendeley.com/documents/?uuid=85a435d6-86b9-4067-9f50-5f23bbf26a2e"]}],"mendeley":{"formattedCitation":"Bruni (2009)","manualFormatting":"BRUNI, 2009;","plainTextFormattedCitation":"Bruni (2009)","previouslyFormattedCitation":"Bruni (2009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BRUNI, 2009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8582605102","author":[{"dropping-particle":"","family":"Malhotra","given":"Naresh K","non-dropping-particle":"","parse-names":false,"suffix":""}],"id":"ITEM-1","issued":{"date-parts":[["2001"]]},"publisher":"Bookman Editora","title":"Pesquisa de Marketing-: Uma Orientação Aplicada","type":"book"},"uris":["http://www.mendeley.com/documents/?uuid=caba1388-10e3-46db-83b2-93917e7d69df"]}],"mendeley":{"formattedCitation":"Malhotra (2001)","manualFormatting":"MALHOTRA, 2001)","plainTextFormattedCitation":"Malhotra (2001)","previouslyFormattedCitation":"Malhotra (2001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LHOTRA, 2001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.</w:t>
      </w:r>
    </w:p>
    <w:p w14:paraId="1C53E967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O quarto estágio compreende verificar a qualidade de ajustamento do modelo teórico de mensuração na amostra da pesquisa. Inicia-se pela verificação da normalidade e da significância estatística dos pesos fatorais, na sequência, realizam-se ajustes no modelo para alcançar uma melhor qualidade do modelo.</w:t>
      </w:r>
    </w:p>
    <w:p w14:paraId="5A2DCD96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A verificação da normalidade, significância estatística e dos pesos fatoriais atenderam aos critérios teóricos de aceitação do CFA e SEM para essa pesquisa. Adotando a recomendação de 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Marôco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(2010), a normalidade das variáveis é avaliada pelos coeficientes de assimetria e </w:t>
      </w:r>
      <w:r w:rsidRPr="00024425">
        <w:rPr>
          <w:rFonts w:ascii="Times New Roman" w:hAnsi="Times New Roman" w:cs="Times New Roman"/>
          <w:sz w:val="24"/>
          <w:szCs w:val="24"/>
        </w:rPr>
        <w:lastRenderedPageBreak/>
        <w:t>curtose, os quais são considerados aceitáveis com valores de |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Sk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| &lt; 3 e |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Ku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| &lt; 10; avaliar a significância estatísticas dos itens medidos (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024425">
        <w:rPr>
          <w:rFonts w:ascii="Times New Roman" w:hAnsi="Times New Roman" w:cs="Times New Roman"/>
          <w:sz w:val="24"/>
          <w:szCs w:val="24"/>
        </w:rPr>
        <w:t xml:space="preserve"> &lt; 0,05) e eliminação desses que não apresentarem significância estatística (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024425">
        <w:rPr>
          <w:rFonts w:ascii="Times New Roman" w:hAnsi="Times New Roman" w:cs="Times New Roman"/>
          <w:sz w:val="24"/>
          <w:szCs w:val="24"/>
        </w:rPr>
        <w:t xml:space="preserve"> &gt;0,05), assim como, os pesos fatoriais padronizados considerados ideais (</w:t>
      </w:r>
      <w:r w:rsidRPr="00024425">
        <w:rPr>
          <w:rFonts w:ascii="Times New Roman" w:hAnsi="Times New Roman" w:cs="Times New Roman"/>
          <w:sz w:val="24"/>
          <w:szCs w:val="24"/>
        </w:rPr>
        <w:sym w:font="Symbol" w:char="F06C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sym w:font="Symbol" w:char="F0B3"/>
      </w:r>
      <w:r w:rsidRPr="00024425">
        <w:rPr>
          <w:rFonts w:ascii="Times New Roman" w:hAnsi="Times New Roman" w:cs="Times New Roman"/>
          <w:sz w:val="24"/>
          <w:szCs w:val="24"/>
        </w:rPr>
        <w:t xml:space="preserve"> 0,70) e aceitáveis (</w:t>
      </w:r>
      <w:r w:rsidRPr="00024425">
        <w:rPr>
          <w:rFonts w:ascii="Times New Roman" w:hAnsi="Times New Roman" w:cs="Times New Roman"/>
          <w:sz w:val="24"/>
          <w:szCs w:val="24"/>
        </w:rPr>
        <w:sym w:font="Symbol" w:char="F06C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sym w:font="Symbol" w:char="F0B3"/>
      </w:r>
      <w:r w:rsidRPr="00024425">
        <w:rPr>
          <w:rFonts w:ascii="Times New Roman" w:hAnsi="Times New Roman" w:cs="Times New Roman"/>
          <w:sz w:val="24"/>
          <w:szCs w:val="24"/>
        </w:rPr>
        <w:t xml:space="preserve"> 0,68), absorvendo que o quadrado desse valor (0,46) é aceitável, o arredondamento para 0,50 e a eliminação dos valores inferiores aos valores minimamente aceitáveis (</w:t>
      </w:r>
      <w:r w:rsidRPr="00024425">
        <w:rPr>
          <w:rFonts w:ascii="Times New Roman" w:hAnsi="Times New Roman" w:cs="Times New Roman"/>
          <w:sz w:val="24"/>
          <w:szCs w:val="24"/>
        </w:rPr>
        <w:sym w:font="Symbol" w:char="F06C"/>
      </w:r>
      <w:r w:rsidRPr="00024425">
        <w:rPr>
          <w:rFonts w:ascii="Times New Roman" w:hAnsi="Times New Roman" w:cs="Times New Roman"/>
          <w:sz w:val="24"/>
          <w:szCs w:val="24"/>
        </w:rPr>
        <w:t xml:space="preserve"> &lt; 0,68)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024425">
        <w:rPr>
          <w:rFonts w:ascii="Times New Roman" w:hAnsi="Times New Roman" w:cs="Times New Roman"/>
          <w:noProof/>
          <w:sz w:val="24"/>
          <w:szCs w:val="24"/>
        </w:rPr>
        <w:t>,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).</w:t>
      </w:r>
    </w:p>
    <w:p w14:paraId="2A34E409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A qualidade do ajustamento foi avaliada por meio das principais medidas estatísticas de ajustes para o CFA. Os ajustes necessários para o modelo foram realizados por meio dos índices de modificação e concepções teóricas para obtenção de uma qualidade de ajustamento aceitável para o modelo; e a validade do modelo teórico de mensuração e da adaptação da escala psicométrica da capacidade de inovação em serviços de saúde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A1D005D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Para avaliar a qualidade de ajustamento do modelo, analisaram-se as estatísticas de ajustes obtidas, a partir da saída CFA. Estas são classificadas em medidas absolutas, incrementais e de parcimônia. As medidas absolutas têm como índices o 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Qui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-quadrado (X²), Graus de liberdade (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gl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) e o P-</w:t>
      </w:r>
      <w:proofErr w:type="spellStart"/>
      <w:r w:rsidRPr="00024425">
        <w:rPr>
          <w:rFonts w:ascii="Times New Roman" w:hAnsi="Times New Roman" w:cs="Times New Roman"/>
          <w:i/>
          <w:sz w:val="24"/>
          <w:szCs w:val="24"/>
        </w:rPr>
        <w:t>value</w:t>
      </w:r>
      <w:proofErr w:type="spellEnd"/>
      <w:r w:rsidRPr="00024425">
        <w:rPr>
          <w:rFonts w:ascii="Times New Roman" w:hAnsi="Times New Roman" w:cs="Times New Roman"/>
          <w:i/>
          <w:sz w:val="24"/>
          <w:szCs w:val="24"/>
        </w:rPr>
        <w:t xml:space="preserve">. </w:t>
      </w:r>
      <w:r w:rsidRPr="00024425">
        <w:rPr>
          <w:rFonts w:ascii="Times New Roman" w:hAnsi="Times New Roman" w:cs="Times New Roman"/>
          <w:sz w:val="24"/>
          <w:szCs w:val="24"/>
        </w:rPr>
        <w:t xml:space="preserve">As medidas absolutas são compostas pelos índices do 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Qui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-quadrado normalizado – X²/</w:t>
      </w:r>
      <w:proofErr w:type="spellStart"/>
      <w:r w:rsidRPr="00024425">
        <w:rPr>
          <w:rFonts w:ascii="Times New Roman" w:hAnsi="Times New Roman" w:cs="Times New Roman"/>
          <w:sz w:val="24"/>
          <w:szCs w:val="24"/>
        </w:rPr>
        <w:t>gl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>, RMSEA e o CFI; já as medidas incrementais ou relativas são compostas pelos CFI, TLI e NFI; as medidas de parcimônia referem-se aos índices de parcimônia AGFI, PCFI e PNFI, além das medidas de comparação ECVI e MECVI para comparar a validade do modelo com os constructos ajustados nessa pesquisa, em amostras de possíveis estudos futuros sobre a capacidade de inovação em serviços de saúde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024425">
        <w:rPr>
          <w:rFonts w:ascii="Times New Roman" w:hAnsi="Times New Roman" w:cs="Times New Roman"/>
          <w:noProof/>
          <w:sz w:val="24"/>
          <w:szCs w:val="24"/>
        </w:rPr>
        <w:t>,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).</w:t>
      </w:r>
    </w:p>
    <w:p w14:paraId="55A3DA7B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Tais medidas e indicadores estão listados na Tabela 8, com os valores dos níveis de aceitação da qualidade de ajustamento do modelo teórico de mensuração. Para análise dos valores de ajustamento, adotou-se nessa pesquisa a regra de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 (2014)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 (2014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, a qual considera aceitável o ajuste do modelo teórico de mensuração com, pelos menos, um índice das medidas absolutas, incrementais e, de forma complementar nessa pesquisa, os índices de parcimônia. </w:t>
      </w:r>
    </w:p>
    <w:p w14:paraId="0A0193B4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A partir da aceitação da qualidade do ajustamento do modelo, segue para o quinto estágio que compreende avaliar a confiabilidade e validade dos constructos. A medida de confiabilidade adotada nessa pesquisa foi a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Composite</w:t>
      </w:r>
      <w:proofErr w:type="spellEnd"/>
      <w:r w:rsidRPr="0002442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Reliability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ou termo traduzido para Confiabilidade Composta dos Constructos (CR); enquanto a validade do modelo teórico pode ser realizada por meio da validade de conteúdo operacionalizado no primeiro estágio na pesquisa e da validade dos constructos dos modelo teórico formado pelo componente da validade convergente, medidos por meio da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Average</w:t>
      </w:r>
      <w:proofErr w:type="spellEnd"/>
      <w:r w:rsidRPr="0002442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Variance</w:t>
      </w:r>
      <w:proofErr w:type="spellEnd"/>
      <w:r w:rsidRPr="0002442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Extracted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 ou termo traduzido para Variância Extraída Média (AVE) e da validade discriminante obtida pela avaliação do AVE de cada fator com a correlação quadrada, entre os fatores determinantes do modelo, assim como, comparar o modelo livre com correlações livres entre os fatores sob estudo com o modelo restrito de correlação entre os fatores fixados em 1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,</w:t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798C0CE5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Os valores de CR, AVE, SIC e da diferença dos X² dos modelos livres e restritos são obtidos calculando-os, a partir das seguintes equações e valores de referência: </w:t>
      </w:r>
    </w:p>
    <w:p w14:paraId="0CD7A95A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O sexto e último estágio dessa etapa, consiste em validar o instrumento psicométrico ajustado para a realidade serviços de saúde, por meio da AMI. Essa análise visa verificar se a estrutura fatorial do instrumento psicométrico do modelo de mensuração, ajustado para aplicação nas organizações prestadoras de serviços de saúde objeto dessa pesquisa, apresenta invariância entre dois grupos de observações distintas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)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 xml:space="preserve">et al., </w:t>
      </w:r>
      <w:r w:rsidRPr="00024425">
        <w:rPr>
          <w:rFonts w:ascii="Times New Roman" w:hAnsi="Times New Roman" w:cs="Times New Roman"/>
          <w:noProof/>
          <w:sz w:val="24"/>
          <w:szCs w:val="24"/>
        </w:rPr>
        <w:t>2014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.</w:t>
      </w:r>
    </w:p>
    <w:p w14:paraId="4888946C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Nesse sentido, verifica-se se o modelo conscrito com pesos fatoriais, interceptos variâncias/covariâncias fixas para os grupos 1 e 2 não diferem significativamente, quando comparados com o modelo com parâmetros livres, conforme descrito por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 (2010, p. 287-305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 (2010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. Para isso, deve-se verificar a aceitabilidade do modelo ajustado para os dois grupos, de acordo com os índices da Tabela 10, assim como, demonstrar os critérios de aceitabilidade da invariância (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Pr="00024425">
        <w:rPr>
          <w:rFonts w:ascii="Times New Roman" w:hAnsi="Times New Roman" w:cs="Times New Roman"/>
          <w:sz w:val="24"/>
          <w:szCs w:val="24"/>
        </w:rPr>
        <w:t xml:space="preserve"> &gt; 0,05 nos três modelos conscritos) da estrutura fatorial do modelo teórico da capacidade de inovação ajustada para os serviços hospitalares nessa pesquisa. </w:t>
      </w:r>
    </w:p>
    <w:p w14:paraId="3AB2CBF3" w14:textId="77777777" w:rsidR="00362D33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lastRenderedPageBreak/>
        <w:t xml:space="preserve">Para a realização dessa análise, adotou-se a descrição de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 (2010, p. 289-305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 (2010, p. 289-305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para a definição dos grupos e do formato da estrutura fatorial do modelo. Os grupos dessa análise representam a subdivisão da amostra geral em duas aleatórias (Grupo 1 e 2) e, para confirmar a consistência desses resultados, repetiu-se a análise em três pares de amostras aleatórias distintas criadas por meio do SPSS. O formato do modelo teórico de mensuração, objeto dessa pesquisa, apresenta fatores determinantes de efeito diretos, indiretos e moderados no desempenho em inovação de serviço e de processo, sendo os dois primeiros impactando nos fatores e no desempenho em inovação, enquanto fatores de efeitos moderadores (OR e GP), apenas na relação entre os fatores CP e GT com o desempenho em inovação, por isso, são analisados na AMI e na SEM separadamente para minimizar os efeitos da complexidade dos efeitos moderadores nessas análises.</w:t>
      </w:r>
    </w:p>
    <w:p w14:paraId="78470583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57AB636E" w14:textId="77777777" w:rsidR="00362D33" w:rsidRPr="00565C04" w:rsidRDefault="00362D33" w:rsidP="00362D33">
      <w:pPr>
        <w:pStyle w:val="Ttulo2"/>
        <w:spacing w:before="0" w:line="240" w:lineRule="auto"/>
        <w:jc w:val="both"/>
        <w:rPr>
          <w:rFonts w:ascii="Times New Roman" w:hAnsi="Times New Roman"/>
          <w:b w:val="0"/>
          <w:bCs w:val="0"/>
          <w:color w:val="000000" w:themeColor="text1"/>
          <w:sz w:val="24"/>
          <w:szCs w:val="24"/>
        </w:rPr>
      </w:pPr>
      <w:r w:rsidRPr="00565C04">
        <w:rPr>
          <w:rFonts w:ascii="Times New Roman" w:hAnsi="Times New Roman"/>
          <w:b w:val="0"/>
          <w:bCs w:val="0"/>
          <w:color w:val="000000" w:themeColor="text1"/>
          <w:sz w:val="24"/>
          <w:szCs w:val="24"/>
        </w:rPr>
        <w:t>3.2 ETAPA 2: ANÁLISE SEM E AMI</w:t>
      </w:r>
    </w:p>
    <w:p w14:paraId="65126214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Essa etapa visa o cumprimento do segundo objetivo por meio da SEM e AMI para identificar os fatores que refletem o desempenho em inovação na pesquisa. Para o desenvolvimento dessa etapa, seguem-se os seguintes estágios: avaliar a qualidade de ajustamento do modelo estrutural; testar as hipóteses das relações entre os fatores de efeito direto, indireto e de moderação do modelo estrutural; e avaliar a invariância estrutural do modelo teórico e respectivos fatores determinantes e resultantes.</w:t>
      </w:r>
    </w:p>
    <w:p w14:paraId="0D49816B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 xml:space="preserve">O primeiro estágio dessa etapa consistiu em avaliar se a qualidade de ajustamento do modelo estrutural foi verificada pelos índices da </w:t>
      </w:r>
      <w:hyperlink w:anchor="Tabela_8" w:history="1">
        <w:r w:rsidRPr="00024425">
          <w:rPr>
            <w:rStyle w:val="Hyperlink"/>
            <w:rFonts w:ascii="Times New Roman" w:hAnsi="Times New Roman" w:cs="Times New Roman"/>
            <w:sz w:val="24"/>
            <w:szCs w:val="24"/>
          </w:rPr>
          <w:t>Tabela 8</w:t>
        </w:r>
      </w:hyperlink>
      <w:r w:rsidRPr="00024425">
        <w:rPr>
          <w:rFonts w:ascii="Times New Roman" w:hAnsi="Times New Roman" w:cs="Times New Roman"/>
          <w:sz w:val="24"/>
          <w:szCs w:val="24"/>
        </w:rPr>
        <w:t xml:space="preserve">. Em princípio, avaliou-se a amostra geral do modelo estrutural SEM de efeito direto, indireto e, em seguida, o modelo estrutura com fatores de efeito moderador com o desempenho em inovação, conforme descrito por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 (2010, p. 306-313)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 (2010)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>.</w:t>
      </w:r>
    </w:p>
    <w:p w14:paraId="57F6ABC7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No segundo estágio avaliam-se as hipóteses das relações entre os fatores por meio da significância estatística (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 xml:space="preserve">p </w:t>
      </w:r>
      <w:r w:rsidRPr="00024425">
        <w:rPr>
          <w:rFonts w:ascii="Times New Roman" w:hAnsi="Times New Roman" w:cs="Times New Roman"/>
          <w:sz w:val="24"/>
          <w:szCs w:val="24"/>
        </w:rPr>
        <w:t>&lt; 0,005</w:t>
      </w:r>
      <w:r w:rsidRPr="00024425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024425">
        <w:rPr>
          <w:rFonts w:ascii="Times New Roman" w:hAnsi="Times New Roman" w:cs="Times New Roman"/>
          <w:sz w:val="24"/>
          <w:szCs w:val="24"/>
        </w:rPr>
        <w:t>.  Os resultados dos pesos padronizados e da significância estatísticas foram tabulados para verificar se as hipóteses teóricas são suportadas na amostra sob estudo, assim como, a análise dos efeitos diretos e indiretos e o percentual da força de explicação (R²) do modelo estrutural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HAIR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 xml:space="preserve"> et a</w:t>
      </w:r>
      <w:r w:rsidRPr="00024425">
        <w:rPr>
          <w:rFonts w:ascii="Times New Roman" w:hAnsi="Times New Roman" w:cs="Times New Roman"/>
          <w:noProof/>
          <w:sz w:val="24"/>
          <w:szCs w:val="24"/>
        </w:rPr>
        <w:t>l.,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).  </w:t>
      </w:r>
    </w:p>
    <w:p w14:paraId="2D28DD31" w14:textId="77777777" w:rsidR="00362D33" w:rsidRPr="00024425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No terceiro estágio buscou-se avaliar a invariância do modelo estrutural nos modelos de gestão do tipo APD, OSS e PPP, assim como, simulou-se essa análise para verificar a invariância fora da amostra. A princípio, verificou-se a qualidade de ajustamento configurado aos três tipos de modelos de gestão e, na sequência, avaliou-se o modelo estrutural não conscrito (pesos fatoriais e variâncias/covariâncias livres dos fatores livres) com modelos conscritos fixados pelo sistema AMOS e, por fim, avaliou-se o modelo com os coeficientes estruturais livres com fixos e iguais aos três modelos de gestão e fora da amostra considerou dois grupos (1 e 2), desenvolvidos para três amostras aleatórias, criadas no subitem 4.1.6 (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arôco","given":"João","non-dropping-particle":"","parse-names":false,"suffix":""},{"dropping-particle":"","family":"MAROCO","given":"J","non-dropping-particle":"","parse-names":false,"suffix":""},{"dropping-particle":"","family":"Marôco","given":"João","non-dropping-particle":"","parse-names":false,"suffix":""}],"id":"ITEM-1","issued":{"date-parts":[["2010"]]},"title":"Análise de equações estruturais: Fundamentos teóricos, software e aplicação","type":"article-journal"},"uris":["http://www.mendeley.com/documents/?uuid=69363da7-f488-474b-ba59-d5c12f38a4e0"]}],"mendeley":{"formattedCitation":"Marôco et al. (2010)","manualFormatting":"MARÔCO et al., 2010;","plainTextFormattedCitation":"Marôco et al. (2010)","previouslyFormattedCitation":"Marôco et al. (2010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>MARÔCO, 2010;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2442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air","given":"J","non-dropping-particle":"","parse-names":false,"suffix":""},{"dropping-particle":"","family":"Black","given":"William C","non-dropping-particle":"","parse-names":false,"suffix":""},{"dropping-particle":"","family":"Babin","given":"Barry J","non-dropping-particle":"","parse-names":false,"suffix":""},{"dropping-particle":"","family":"Anderson","given":"Rolph E","non-dropping-particle":"","parse-names":false,"suffix":""}],"id":"ITEM-1","issued":{"date-parts":[["2014"]]},"publisher":"Pearson Harlow","title":"Multivariate data analysis: Pearson new international","type":"article-journal"},"uris":["http://www.mendeley.com/documents/?uuid=7bc7871c-aabd-4143-9632-0fef710e8faa"]}],"mendeley":{"formattedCitation":"Hair et al. (2014)","manualFormatting":"HAIR et al., 2014","plainTextFormattedCitation":"Hair et al. (2014)","previouslyFormattedCitation":"Hair et al. (2014)"},"properties":{"noteIndex":0},"schema":"https://github.com/citation-style-language/schema/raw/master/csl-citation.json"}</w:instrText>
      </w:r>
      <w:r w:rsidRPr="00024425">
        <w:rPr>
          <w:rFonts w:ascii="Times New Roman" w:hAnsi="Times New Roman" w:cs="Times New Roman"/>
          <w:sz w:val="24"/>
          <w:szCs w:val="24"/>
        </w:rPr>
        <w:fldChar w:fldCharType="separate"/>
      </w:r>
      <w:r w:rsidRPr="00024425">
        <w:rPr>
          <w:rFonts w:ascii="Times New Roman" w:hAnsi="Times New Roman" w:cs="Times New Roman"/>
          <w:noProof/>
          <w:sz w:val="24"/>
          <w:szCs w:val="24"/>
        </w:rPr>
        <w:t xml:space="preserve">HAIR </w:t>
      </w:r>
      <w:r w:rsidRPr="00024425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 w:rsidRPr="00024425">
        <w:rPr>
          <w:rFonts w:ascii="Times New Roman" w:hAnsi="Times New Roman" w:cs="Times New Roman"/>
          <w:noProof/>
          <w:sz w:val="24"/>
          <w:szCs w:val="24"/>
        </w:rPr>
        <w:t>, 2014</w:t>
      </w:r>
      <w:r w:rsidRPr="00024425">
        <w:rPr>
          <w:rFonts w:ascii="Times New Roman" w:hAnsi="Times New Roman" w:cs="Times New Roman"/>
          <w:sz w:val="24"/>
          <w:szCs w:val="24"/>
        </w:rPr>
        <w:fldChar w:fldCharType="end"/>
      </w:r>
      <w:r w:rsidRPr="00024425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13BA69DC" w14:textId="751E4A79" w:rsidR="00362D33" w:rsidRDefault="00362D33" w:rsidP="00362D33">
      <w:pPr>
        <w:spacing w:after="0" w:line="24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24425">
        <w:rPr>
          <w:rFonts w:ascii="Times New Roman" w:hAnsi="Times New Roman" w:cs="Times New Roman"/>
          <w:sz w:val="24"/>
          <w:szCs w:val="24"/>
        </w:rPr>
        <w:t>O quarto estágio consistiu em verificar a diferença significativa nas relações estruturais entre os modelos de gestão. Isso foi avaliado por meio do teste Z (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crítical</w:t>
      </w:r>
      <w:proofErr w:type="spellEnd"/>
      <w:r w:rsidRPr="0002442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024425">
        <w:rPr>
          <w:rFonts w:ascii="Times New Roman" w:hAnsi="Times New Roman" w:cs="Times New Roman"/>
          <w:i/>
          <w:iCs/>
          <w:sz w:val="24"/>
          <w:szCs w:val="24"/>
        </w:rPr>
        <w:t>ratio</w:t>
      </w:r>
      <w:proofErr w:type="spellEnd"/>
      <w:r w:rsidRPr="00024425">
        <w:rPr>
          <w:rFonts w:ascii="Times New Roman" w:hAnsi="Times New Roman" w:cs="Times New Roman"/>
          <w:sz w:val="24"/>
          <w:szCs w:val="24"/>
        </w:rPr>
        <w:t xml:space="preserve">), conforme valores dispostos na </w:t>
      </w:r>
      <w:hyperlink w:anchor="Tabela_34" w:history="1">
        <w:r w:rsidRPr="00024425">
          <w:rPr>
            <w:rStyle w:val="ABNT-LeoneChar"/>
            <w:rFonts w:cs="Times New Roman"/>
          </w:rPr>
          <w:t>Tabela 34 do Apêndice F</w:t>
        </w:r>
      </w:hyperlink>
      <w:r w:rsidRPr="00024425">
        <w:rPr>
          <w:rFonts w:ascii="Times New Roman" w:hAnsi="Times New Roman" w:cs="Times New Roman"/>
          <w:sz w:val="24"/>
          <w:szCs w:val="24"/>
        </w:rPr>
        <w:t>, calculado diretamente pelo Amos para comparação dois a dois, considerando significativamente diferente (p &lt; 0,05), quando |Z| &gt; 2,170, para nível de confiança de 97% e alfa (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α</m:t>
        </m:r>
      </m:oMath>
      <w:r w:rsidRPr="00024425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Pr="00024425">
        <w:rPr>
          <w:rFonts w:ascii="Times New Roman" w:hAnsi="Times New Roman" w:cs="Times New Roman"/>
          <w:sz w:val="24"/>
          <w:szCs w:val="24"/>
        </w:rPr>
        <w:t>&lt; 0,03).</w:t>
      </w:r>
      <w:bookmarkEnd w:id="0"/>
    </w:p>
    <w:sectPr w:rsidR="00362D33" w:rsidSect="00006222"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E9B511" w14:textId="77777777" w:rsidR="00AF54A3" w:rsidRDefault="00AF54A3" w:rsidP="006C3606">
      <w:pPr>
        <w:spacing w:after="0" w:line="240" w:lineRule="auto"/>
      </w:pPr>
      <w:r>
        <w:separator/>
      </w:r>
    </w:p>
  </w:endnote>
  <w:endnote w:type="continuationSeparator" w:id="0">
    <w:p w14:paraId="5D0CC29D" w14:textId="77777777" w:rsidR="00AF54A3" w:rsidRDefault="00AF54A3" w:rsidP="006C36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44CAF6" w14:textId="77777777" w:rsidR="00AF54A3" w:rsidRDefault="00AF54A3" w:rsidP="006C3606">
      <w:pPr>
        <w:spacing w:after="0" w:line="240" w:lineRule="auto"/>
      </w:pPr>
      <w:r>
        <w:separator/>
      </w:r>
    </w:p>
  </w:footnote>
  <w:footnote w:type="continuationSeparator" w:id="0">
    <w:p w14:paraId="42C09FF2" w14:textId="77777777" w:rsidR="00AF54A3" w:rsidRDefault="00AF54A3" w:rsidP="006C360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3606"/>
    <w:rsid w:val="00006222"/>
    <w:rsid w:val="001900B8"/>
    <w:rsid w:val="00295ED4"/>
    <w:rsid w:val="002A42AD"/>
    <w:rsid w:val="00340634"/>
    <w:rsid w:val="00362D33"/>
    <w:rsid w:val="00503572"/>
    <w:rsid w:val="006A5F3D"/>
    <w:rsid w:val="006C3606"/>
    <w:rsid w:val="00925A3B"/>
    <w:rsid w:val="00AF54A3"/>
    <w:rsid w:val="00BE5D8D"/>
    <w:rsid w:val="00C4470D"/>
    <w:rsid w:val="00D41FC2"/>
    <w:rsid w:val="00E10F96"/>
    <w:rsid w:val="00E136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2561681"/>
  <w15:chartTrackingRefBased/>
  <w15:docId w15:val="{5813D13C-AEB7-4156-994F-271ACC5F13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3606"/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362D33"/>
    <w:pPr>
      <w:keepNext/>
      <w:keepLines/>
      <w:spacing w:before="200" w:after="0"/>
      <w:outlineLvl w:val="1"/>
    </w:pPr>
    <w:rPr>
      <w:rFonts w:ascii="Calibri Light" w:eastAsia="Times New Roman" w:hAnsi="Calibri Light" w:cs="Times New Roman"/>
      <w:b/>
      <w:bCs/>
      <w:color w:val="5B9BD5"/>
      <w:sz w:val="26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6C3606"/>
    <w:pPr>
      <w:ind w:left="720"/>
      <w:contextualSpacing/>
    </w:pPr>
    <w:rPr>
      <w:rFonts w:ascii="Calibri" w:eastAsia="Calibri" w:hAnsi="Calibri" w:cs="Times New Roman"/>
    </w:rPr>
  </w:style>
  <w:style w:type="table" w:styleId="Tabelacomgrade">
    <w:name w:val="Table Grid"/>
    <w:basedOn w:val="Tabelanormal"/>
    <w:uiPriority w:val="39"/>
    <w:rsid w:val="006C3606"/>
    <w:pPr>
      <w:spacing w:after="0" w:line="240" w:lineRule="auto"/>
    </w:pPr>
    <w:rPr>
      <w:rFonts w:ascii="Calibri" w:eastAsia="Calibri" w:hAnsi="Calibri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notaderodap">
    <w:name w:val="footnote text"/>
    <w:basedOn w:val="Normal"/>
    <w:link w:val="TextodenotaderodapChar"/>
    <w:uiPriority w:val="99"/>
    <w:unhideWhenUsed/>
    <w:rsid w:val="006C3606"/>
    <w:pPr>
      <w:spacing w:after="0" w:line="240" w:lineRule="auto"/>
    </w:pPr>
    <w:rPr>
      <w:rFonts w:ascii="Calibri" w:eastAsia="Calibri" w:hAnsi="Calibri" w:cs="Times New Roman"/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6C3606"/>
    <w:rPr>
      <w:rFonts w:ascii="Calibri" w:eastAsia="Calibri" w:hAnsi="Calibri" w:cs="Times New Roman"/>
      <w:sz w:val="20"/>
      <w:szCs w:val="20"/>
    </w:rPr>
  </w:style>
  <w:style w:type="character" w:styleId="Refdenotaderodap">
    <w:name w:val="footnote reference"/>
    <w:uiPriority w:val="99"/>
    <w:semiHidden/>
    <w:unhideWhenUsed/>
    <w:rsid w:val="006C3606"/>
    <w:rPr>
      <w:vertAlign w:val="superscript"/>
    </w:rPr>
  </w:style>
  <w:style w:type="character" w:customStyle="1" w:styleId="Ttulo2Char">
    <w:name w:val="Título 2 Char"/>
    <w:basedOn w:val="Fontepargpadro"/>
    <w:link w:val="Ttulo2"/>
    <w:uiPriority w:val="9"/>
    <w:rsid w:val="00362D33"/>
    <w:rPr>
      <w:rFonts w:ascii="Calibri Light" w:eastAsia="Times New Roman" w:hAnsi="Calibri Light" w:cs="Times New Roman"/>
      <w:b/>
      <w:bCs/>
      <w:color w:val="5B9BD5"/>
      <w:sz w:val="26"/>
      <w:szCs w:val="26"/>
    </w:rPr>
  </w:style>
  <w:style w:type="character" w:customStyle="1" w:styleId="ABNT-LeoneChar">
    <w:name w:val="ABNT - Leone Char"/>
    <w:link w:val="ABNT-Leone"/>
    <w:locked/>
    <w:rsid w:val="00362D33"/>
    <w:rPr>
      <w:rFonts w:ascii="Times New Roman" w:hAnsi="Times New Roman"/>
      <w:bCs/>
      <w:sz w:val="24"/>
      <w:szCs w:val="24"/>
    </w:rPr>
  </w:style>
  <w:style w:type="paragraph" w:customStyle="1" w:styleId="ABNT-Leone">
    <w:name w:val="ABNT - Leone"/>
    <w:basedOn w:val="Normal"/>
    <w:link w:val="ABNT-LeoneChar"/>
    <w:autoRedefine/>
    <w:qFormat/>
    <w:rsid w:val="00362D33"/>
    <w:pPr>
      <w:spacing w:after="120" w:line="360" w:lineRule="auto"/>
      <w:jc w:val="both"/>
    </w:pPr>
    <w:rPr>
      <w:rFonts w:ascii="Times New Roman" w:hAnsi="Times New Roman"/>
      <w:bCs/>
      <w:sz w:val="24"/>
      <w:szCs w:val="24"/>
    </w:rPr>
  </w:style>
  <w:style w:type="character" w:styleId="Hyperlink">
    <w:name w:val="Hyperlink"/>
    <w:uiPriority w:val="99"/>
    <w:unhideWhenUsed/>
    <w:rsid w:val="00362D33"/>
    <w:rPr>
      <w:color w:val="0563C1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3</Pages>
  <Words>5875</Words>
  <Characters>31731</Characters>
  <Application>Microsoft Office Word</Application>
  <DocSecurity>0</DocSecurity>
  <Lines>264</Lines>
  <Paragraphs>7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5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one Coelho Bagagi</dc:creator>
  <cp:keywords/>
  <dc:description/>
  <cp:lastModifiedBy>Leone Coelho Bagagi</cp:lastModifiedBy>
  <cp:revision>3</cp:revision>
  <dcterms:created xsi:type="dcterms:W3CDTF">2022-07-21T14:53:00Z</dcterms:created>
  <dcterms:modified xsi:type="dcterms:W3CDTF">2022-07-21T14:57:00Z</dcterms:modified>
</cp:coreProperties>
</file>